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for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 ..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 ..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 ..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 ..X</w:t>
      </w:r>
    </w:p>
    <w:p w14:paraId="7C73E3A1" w14:textId="0B005E30" w:rsidR="00021245" w:rsidRDefault="00021245" w:rsidP="0052332A">
      <w:pPr>
        <w:rPr>
          <w:rFonts w:ascii="Cambria" w:hAnsi="Cambria" w:cs="Times New Roman"/>
        </w:rPr>
      </w:pPr>
      <w:r>
        <w:rPr>
          <w:rFonts w:ascii="Cambria" w:hAnsi="Cambria" w:cs="Times New Roman"/>
        </w:rPr>
        <w:tab/>
        <w:t>Strengths ..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 ..X</w:t>
      </w:r>
    </w:p>
    <w:p w14:paraId="7169D953" w14:textId="0DA02027" w:rsidR="00021245" w:rsidRDefault="00021245" w:rsidP="0052332A">
      <w:pPr>
        <w:rPr>
          <w:rFonts w:ascii="Cambria" w:hAnsi="Cambria" w:cs="Times New Roman"/>
        </w:rPr>
      </w:pPr>
      <w:r>
        <w:rPr>
          <w:rFonts w:ascii="Cambria" w:hAnsi="Cambria" w:cs="Times New Roman"/>
        </w:rPr>
        <w:tab/>
        <w:t>First Semester ..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 ..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 ..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 ..X</w:t>
      </w:r>
    </w:p>
    <w:p w14:paraId="67E5E090" w14:textId="0B976518" w:rsidR="00B111B0" w:rsidRDefault="00B111B0" w:rsidP="0052332A">
      <w:pPr>
        <w:rPr>
          <w:rFonts w:ascii="Cambria" w:hAnsi="Cambria" w:cs="Times New Roman"/>
        </w:rPr>
      </w:pPr>
      <w:r w:rsidRPr="00B111B0">
        <w:rPr>
          <w:rFonts w:ascii="Cambria" w:hAnsi="Cambria" w:cs="Times New Roman"/>
        </w:rPr>
        <w:t>Appendices ..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92362F" w:rsidRDefault="0092362F" w:rsidP="0092362F">
      <w:pPr>
        <w:jc w:val="center"/>
        <w:rPr>
          <w:rFonts w:ascii="Cambria" w:hAnsi="Cambria" w:cs="Times New Roman"/>
          <w:sz w:val="20"/>
          <w:szCs w:val="20"/>
        </w:rPr>
      </w:pPr>
      <w:r w:rsidRPr="0092362F">
        <w:rPr>
          <w:rFonts w:ascii="Cambria" w:hAnsi="Cambria" w:cs="Times New Roman"/>
          <w:sz w:val="20"/>
          <w:szCs w:val="20"/>
        </w:rPr>
        <w:t>Table 1</w:t>
      </w:r>
      <w:r>
        <w:rPr>
          <w:rFonts w:ascii="Cambria" w:hAnsi="Cambria" w:cs="Times New Roman"/>
          <w:sz w:val="20"/>
          <w:szCs w:val="20"/>
        </w:rPr>
        <w:t>: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92362F" w:rsidRDefault="0092362F" w:rsidP="0092362F">
      <w:pPr>
        <w:jc w:val="center"/>
        <w:rPr>
          <w:rFonts w:ascii="Cambria" w:hAnsi="Cambria" w:cs="Times New Roman"/>
          <w:sz w:val="20"/>
          <w:szCs w:val="20"/>
        </w:rPr>
      </w:pPr>
      <w:r>
        <w:rPr>
          <w:rFonts w:ascii="Cambria" w:hAnsi="Cambria" w:cs="Times New Roman"/>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6BDA0164"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w:t>
      </w:r>
      <w:r w:rsidR="00AC3AA2">
        <w:rPr>
          <w:rFonts w:ascii="Cambria" w:hAnsi="Cambria" w:cstheme="minorHAnsi"/>
          <w:b/>
          <w:bCs/>
          <w:sz w:val="20"/>
          <w:szCs w:val="20"/>
        </w:rPr>
        <w:t>:</w:t>
      </w:r>
      <w:r w:rsidRPr="00797C67">
        <w:rPr>
          <w:rFonts w:ascii="Cambria" w:hAnsi="Cambria" w:cstheme="minorHAnsi"/>
          <w:b/>
          <w:bCs/>
          <w:sz w:val="20"/>
          <w:szCs w:val="20"/>
        </w:rPr>
        <w:t xml:space="preserve"> System Block Diagram</w:t>
      </w:r>
    </w:p>
    <w:p w14:paraId="2DD61A6A" w14:textId="77777777" w:rsidR="00D07DE2" w:rsidRDefault="00D07DE2" w:rsidP="00825F1C">
      <w:pPr>
        <w:autoSpaceDE w:val="0"/>
        <w:autoSpaceDN w:val="0"/>
        <w:adjustRightInd w:val="0"/>
        <w:spacing w:after="0" w:line="240" w:lineRule="auto"/>
        <w:jc w:val="center"/>
        <w:rPr>
          <w:rFonts w:ascii="Cambria" w:hAnsi="Cambria" w:cstheme="minorHAnsi"/>
          <w:b/>
          <w:bCs/>
          <w:sz w:val="20"/>
          <w:szCs w:val="20"/>
        </w:rPr>
      </w:pPr>
    </w:p>
    <w:p w14:paraId="52B43A16" w14:textId="77777777" w:rsidR="00AC3AA2" w:rsidRPr="00825F1C" w:rsidRDefault="00AC3AA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43B6480A"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DB2AAD">
        <w:rPr>
          <w:rFonts w:ascii="Cambria" w:hAnsi="Cambria"/>
          <w:sz w:val="24"/>
          <w:szCs w:val="24"/>
        </w:rPr>
        <w:instrText xml:space="preserve"> ADDIN ZOTERO_ITEM CSL_CITATION {"citationID":"wXU2wqAu","properties":{"formattedCitation":"[3]","plainCitation":"[3]","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DB2AAD" w:rsidRPr="00DB2AAD">
        <w:rPr>
          <w:rFonts w:ascii="Cambria" w:hAnsi="Cambria"/>
          <w:sz w:val="24"/>
        </w:rPr>
        <w:t>[3]</w:t>
      </w:r>
      <w:r w:rsidR="00DB2AAD">
        <w:rPr>
          <w:rFonts w:ascii="Cambria" w:hAnsi="Cambria"/>
          <w:sz w:val="24"/>
          <w:szCs w:val="24"/>
        </w:rPr>
        <w:fldChar w:fldCharType="end"/>
      </w:r>
    </w:p>
    <w:p w14:paraId="48A21FDD" w14:textId="7A718FF9"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DB2AAD">
        <w:rPr>
          <w:rFonts w:ascii="Cambria" w:hAnsi="Cambria"/>
          <w:sz w:val="24"/>
          <w:szCs w:val="24"/>
        </w:rPr>
        <w:instrText xml:space="preserve"> ADDIN ZOTERO_ITEM CSL_CITATION {"citationID":"X2EsqVZZ","properties":{"formattedCitation":"[4]","plainCitation":"[4]","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DB2AAD" w:rsidRPr="00DB2AAD">
        <w:rPr>
          <w:rFonts w:ascii="Cambria" w:hAnsi="Cambria"/>
          <w:sz w:val="24"/>
        </w:rPr>
        <w:t>[4]</w:t>
      </w:r>
      <w:r w:rsidRPr="00105051">
        <w:rPr>
          <w:rFonts w:ascii="Cambria" w:hAnsi="Cambria"/>
          <w:sz w:val="24"/>
          <w:szCs w:val="24"/>
        </w:rPr>
        <w:fldChar w:fldCharType="end"/>
      </w:r>
      <w:r w:rsidR="00BD5C5C" w:rsidRPr="00105051">
        <w:rPr>
          <w:rFonts w:ascii="Cambria" w:hAnsi="Cambria"/>
          <w:sz w:val="24"/>
          <w:szCs w:val="24"/>
        </w:rPr>
        <w:t>.</w:t>
      </w:r>
    </w:p>
    <w:p w14:paraId="7B9F592C" w14:textId="6A49947A" w:rsidR="009B04AC"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DB2AAD">
        <w:rPr>
          <w:rFonts w:ascii="Cambria" w:hAnsi="Cambria"/>
          <w:sz w:val="24"/>
          <w:szCs w:val="24"/>
        </w:rPr>
        <w:instrText xml:space="preserve"> ADDIN ZOTERO_ITEM CSL_CITATION {"citationID":"ojeumCEn","properties":{"formattedCitation":"[5]","plainCitation":"[5]","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DB2AAD" w:rsidRPr="00DB2AAD">
        <w:rPr>
          <w:rFonts w:ascii="Cambria" w:hAnsi="Cambria"/>
          <w:sz w:val="24"/>
        </w:rPr>
        <w:t>[5]</w:t>
      </w:r>
      <w:r w:rsidR="00BD5C5C" w:rsidRPr="00105051">
        <w:rPr>
          <w:rFonts w:ascii="Cambria" w:hAnsi="Cambria"/>
          <w:sz w:val="24"/>
          <w:szCs w:val="24"/>
        </w:rPr>
        <w:fldChar w:fldCharType="end"/>
      </w:r>
      <w:r w:rsidRPr="00105051">
        <w:rPr>
          <w:rFonts w:ascii="Cambria" w:hAnsi="Cambria"/>
          <w:sz w:val="24"/>
          <w:szCs w:val="24"/>
        </w:rPr>
        <w:t xml:space="preserve">. </w:t>
      </w:r>
    </w:p>
    <w:p w14:paraId="32D44E76" w14:textId="77777777" w:rsidR="00AC3AA2" w:rsidRPr="00105051" w:rsidRDefault="00AC3AA2" w:rsidP="00AC3AA2">
      <w:pPr>
        <w:rPr>
          <w:rFonts w:ascii="Cambria" w:hAnsi="Cambria"/>
          <w:sz w:val="24"/>
          <w:szCs w:val="24"/>
        </w:rPr>
      </w:pP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4BA034E3"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design at least one schematic in KiCad.</w:t>
      </w:r>
      <w:r w:rsidR="0000512C">
        <w:rPr>
          <w:rFonts w:ascii="Cambria" w:hAnsi="Cambria" w:cs="Times New Roman"/>
          <w:sz w:val="24"/>
          <w:szCs w:val="24"/>
        </w:rPr>
        <w:t xml:space="preserve"> Below are a few of our important schematics, including our top-level design, ESP32, IMU, and power/USB. Also s</w:t>
      </w:r>
      <w:r w:rsidR="004953E5">
        <w:rPr>
          <w:rFonts w:ascii="Cambria" w:hAnsi="Cambria" w:cs="Times New Roman"/>
          <w:sz w:val="24"/>
          <w:szCs w:val="24"/>
        </w:rPr>
        <w:t>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D625548" w14:textId="261C41E4" w:rsidR="00C94A01" w:rsidRPr="00AC3AA2" w:rsidRDefault="00C94A01" w:rsidP="00AC3AA2">
      <w:pPr>
        <w:jc w:val="cente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r w:rsidRPr="00AC3AA2">
        <w:rPr>
          <w:rFonts w:ascii="Cambria" w:hAnsi="Cambria" w:cs="Times New Roman"/>
          <w:b/>
          <w:bCs/>
          <w:sz w:val="20"/>
          <w:szCs w:val="20"/>
        </w:rPr>
        <w:t>Figure 2: Top-Level Schematic.</w:t>
      </w:r>
    </w:p>
    <w:p w14:paraId="3107BC98" w14:textId="77777777" w:rsidR="00AC3AA2" w:rsidRDefault="00AC3AA2" w:rsidP="00B539A8">
      <w:pPr>
        <w:rPr>
          <w:rFonts w:ascii="Cambria" w:hAnsi="Cambria" w:cs="Times New Roman"/>
          <w:sz w:val="24"/>
          <w:szCs w:val="24"/>
        </w:rPr>
      </w:pPr>
    </w:p>
    <w:p w14:paraId="171708AC" w14:textId="1DC1DB53" w:rsidR="00C94A01" w:rsidRDefault="00C94A01" w:rsidP="00B539A8">
      <w:pPr>
        <w:rPr>
          <w:rFonts w:ascii="Cambria" w:hAnsi="Cambria" w:cs="Times New Roman"/>
          <w:sz w:val="24"/>
          <w:szCs w:val="24"/>
        </w:rPr>
      </w:pPr>
      <w:r>
        <w:rPr>
          <w:rFonts w:ascii="Cambria" w:hAnsi="Cambria" w:cs="Times New Roman"/>
          <w:sz w:val="24"/>
          <w:szCs w:val="24"/>
        </w:rPr>
        <w:t>As seen above…</w:t>
      </w:r>
    </w:p>
    <w:p w14:paraId="623395C5" w14:textId="45425BA0"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75864891" wp14:editId="61D08469">
            <wp:extent cx="5943600" cy="4203700"/>
            <wp:effectExtent l="0" t="0" r="0" b="6350"/>
            <wp:docPr id="834801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1233" name="Picture 1" descr="A screenshot of a computer&#10;&#10;Description automatically generated"/>
                    <pic:cNvPicPr/>
                  </pic:nvPicPr>
                  <pic:blipFill>
                    <a:blip r:embed="rId11"/>
                    <a:stretch>
                      <a:fillRect/>
                    </a:stretch>
                  </pic:blipFill>
                  <pic:spPr>
                    <a:xfrm>
                      <a:off x="0" y="0"/>
                      <a:ext cx="5943600" cy="4203700"/>
                    </a:xfrm>
                    <a:prstGeom prst="rect">
                      <a:avLst/>
                    </a:prstGeom>
                  </pic:spPr>
                </pic:pic>
              </a:graphicData>
            </a:graphic>
          </wp:inline>
        </w:drawing>
      </w:r>
      <w:r w:rsidRPr="00AC3AA2">
        <w:rPr>
          <w:rFonts w:ascii="Cambria" w:hAnsi="Cambria" w:cs="Times New Roman"/>
          <w:b/>
          <w:bCs/>
          <w:sz w:val="20"/>
          <w:szCs w:val="20"/>
        </w:rPr>
        <w:t>Figure 3</w:t>
      </w:r>
      <w:r w:rsidR="00AC3AA2">
        <w:rPr>
          <w:rFonts w:ascii="Cambria" w:hAnsi="Cambria" w:cs="Times New Roman"/>
          <w:b/>
          <w:bCs/>
          <w:sz w:val="20"/>
          <w:szCs w:val="20"/>
        </w:rPr>
        <w:t xml:space="preserve">: </w:t>
      </w:r>
      <w:r w:rsidRPr="00AC3AA2">
        <w:rPr>
          <w:rFonts w:ascii="Cambria" w:hAnsi="Cambria" w:cs="Times New Roman"/>
          <w:b/>
          <w:bCs/>
          <w:sz w:val="20"/>
          <w:szCs w:val="20"/>
        </w:rPr>
        <w:t>ESP32-S3-WROOM Schematic.</w:t>
      </w:r>
    </w:p>
    <w:p w14:paraId="62D43C43" w14:textId="77777777" w:rsidR="0000512C" w:rsidRPr="0000512C" w:rsidRDefault="0000512C" w:rsidP="0000512C">
      <w:pPr>
        <w:rPr>
          <w:rFonts w:ascii="Cambria" w:hAnsi="Cambria" w:cs="Times New Roman"/>
          <w:sz w:val="24"/>
          <w:szCs w:val="24"/>
        </w:rPr>
      </w:pPr>
    </w:p>
    <w:p w14:paraId="21ED3B7C" w14:textId="1DE448CE" w:rsidR="0000512C" w:rsidRDefault="0000512C" w:rsidP="00B539A8">
      <w:pPr>
        <w:rPr>
          <w:rFonts w:ascii="Cambria" w:hAnsi="Cambria" w:cs="Times New Roman"/>
          <w:sz w:val="24"/>
          <w:szCs w:val="24"/>
        </w:rPr>
      </w:pPr>
      <w:r>
        <w:rPr>
          <w:rFonts w:ascii="Cambria" w:hAnsi="Cambria" w:cs="Times New Roman"/>
          <w:sz w:val="24"/>
          <w:szCs w:val="24"/>
        </w:rPr>
        <w:t>Above is the ESP32-S3_WROOM-1 schematic…</w:t>
      </w:r>
    </w:p>
    <w:p w14:paraId="67566D6C" w14:textId="77777777" w:rsidR="0000512C" w:rsidRDefault="0000512C" w:rsidP="00B539A8">
      <w:pPr>
        <w:rPr>
          <w:rFonts w:ascii="Cambria" w:hAnsi="Cambria" w:cs="Times New Roman"/>
          <w:sz w:val="24"/>
          <w:szCs w:val="24"/>
        </w:rPr>
      </w:pPr>
    </w:p>
    <w:p w14:paraId="460F0008" w14:textId="10DAEAF7"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3A148BB6" wp14:editId="57201D8D">
            <wp:extent cx="5943600" cy="4544060"/>
            <wp:effectExtent l="0" t="0" r="0" b="8890"/>
            <wp:docPr id="46231938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19388" name="Picture 1" descr="A computer screen shot of a diagram&#10;&#10;Description automatically generated"/>
                    <pic:cNvPicPr/>
                  </pic:nvPicPr>
                  <pic:blipFill>
                    <a:blip r:embed="rId12"/>
                    <a:stretch>
                      <a:fillRect/>
                    </a:stretch>
                  </pic:blipFill>
                  <pic:spPr>
                    <a:xfrm>
                      <a:off x="0" y="0"/>
                      <a:ext cx="5943600" cy="4544060"/>
                    </a:xfrm>
                    <a:prstGeom prst="rect">
                      <a:avLst/>
                    </a:prstGeom>
                  </pic:spPr>
                </pic:pic>
              </a:graphicData>
            </a:graphic>
          </wp:inline>
        </w:drawing>
      </w:r>
      <w:r w:rsidRPr="00AC3AA2">
        <w:rPr>
          <w:rFonts w:ascii="Cambria" w:hAnsi="Cambria" w:cs="Times New Roman"/>
          <w:b/>
          <w:bCs/>
          <w:sz w:val="20"/>
          <w:szCs w:val="20"/>
        </w:rPr>
        <w:t>Figure 4: IMU Schematic.</w:t>
      </w:r>
    </w:p>
    <w:p w14:paraId="1823E2C2" w14:textId="77777777" w:rsidR="0000512C" w:rsidRPr="0000512C" w:rsidRDefault="0000512C" w:rsidP="0000512C">
      <w:pPr>
        <w:rPr>
          <w:rFonts w:ascii="Cambria" w:hAnsi="Cambria" w:cs="Times New Roman"/>
          <w:sz w:val="24"/>
          <w:szCs w:val="24"/>
        </w:rPr>
      </w:pPr>
    </w:p>
    <w:p w14:paraId="1937940B" w14:textId="29416D2E" w:rsidR="0000512C" w:rsidRDefault="0000512C" w:rsidP="00B539A8">
      <w:pPr>
        <w:rPr>
          <w:rFonts w:ascii="Cambria" w:hAnsi="Cambria" w:cs="Times New Roman"/>
          <w:sz w:val="24"/>
          <w:szCs w:val="24"/>
        </w:rPr>
      </w:pPr>
      <w:r>
        <w:rPr>
          <w:rFonts w:ascii="Cambria" w:hAnsi="Cambria" w:cs="Times New Roman"/>
          <w:sz w:val="24"/>
          <w:szCs w:val="24"/>
        </w:rPr>
        <w:t>The IMU schematic…</w:t>
      </w:r>
    </w:p>
    <w:p w14:paraId="64622D81" w14:textId="77777777" w:rsidR="0000512C" w:rsidRDefault="0000512C" w:rsidP="00B539A8">
      <w:pPr>
        <w:rPr>
          <w:rFonts w:ascii="Cambria" w:hAnsi="Cambria" w:cs="Times New Roman"/>
          <w:sz w:val="24"/>
          <w:szCs w:val="24"/>
        </w:rPr>
      </w:pPr>
    </w:p>
    <w:p w14:paraId="5A608D33" w14:textId="756CD951" w:rsidR="0000512C" w:rsidRPr="00AC3AA2" w:rsidRDefault="0000512C" w:rsidP="00AC3AA2">
      <w:pPr>
        <w:jc w:val="center"/>
        <w:rPr>
          <w:rFonts w:ascii="Cambria" w:hAnsi="Cambria" w:cs="Times New Roman"/>
          <w:sz w:val="24"/>
          <w:szCs w:val="24"/>
        </w:rPr>
      </w:pPr>
      <w:r>
        <w:rPr>
          <w:noProof/>
        </w:rPr>
        <w:lastRenderedPageBreak/>
        <w:drawing>
          <wp:inline distT="0" distB="0" distL="0" distR="0" wp14:anchorId="2709CC4B" wp14:editId="69BB87AA">
            <wp:extent cx="5943600" cy="3919220"/>
            <wp:effectExtent l="0" t="0" r="0" b="5080"/>
            <wp:docPr id="78187121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71215" name="Picture 1" descr="A computer screen shot of a diagram&#10;&#10;Description automatically generated"/>
                    <pic:cNvPicPr/>
                  </pic:nvPicPr>
                  <pic:blipFill>
                    <a:blip r:embed="rId13"/>
                    <a:stretch>
                      <a:fillRect/>
                    </a:stretch>
                  </pic:blipFill>
                  <pic:spPr>
                    <a:xfrm>
                      <a:off x="0" y="0"/>
                      <a:ext cx="5943600" cy="3919220"/>
                    </a:xfrm>
                    <a:prstGeom prst="rect">
                      <a:avLst/>
                    </a:prstGeom>
                  </pic:spPr>
                </pic:pic>
              </a:graphicData>
            </a:graphic>
          </wp:inline>
        </w:drawing>
      </w:r>
      <w:r w:rsidRPr="00AC3AA2">
        <w:rPr>
          <w:rFonts w:ascii="Cambria" w:hAnsi="Cambria" w:cs="Times New Roman"/>
          <w:b/>
          <w:bCs/>
          <w:sz w:val="20"/>
          <w:szCs w:val="20"/>
        </w:rPr>
        <w:t>Figure 5: Power and USB.</w:t>
      </w:r>
    </w:p>
    <w:p w14:paraId="70F6B706" w14:textId="77777777" w:rsidR="0000512C" w:rsidRPr="0000512C" w:rsidRDefault="0000512C" w:rsidP="0000512C">
      <w:pPr>
        <w:rPr>
          <w:rFonts w:ascii="Cambria" w:hAnsi="Cambria" w:cs="Times New Roman"/>
          <w:sz w:val="24"/>
          <w:szCs w:val="24"/>
        </w:rPr>
      </w:pPr>
    </w:p>
    <w:p w14:paraId="6D33E24D" w14:textId="60292462" w:rsidR="0000512C" w:rsidRDefault="0000512C" w:rsidP="00B539A8">
      <w:pPr>
        <w:rPr>
          <w:rFonts w:ascii="Cambria" w:hAnsi="Cambria" w:cs="Times New Roman"/>
          <w:sz w:val="24"/>
          <w:szCs w:val="24"/>
        </w:rPr>
      </w:pPr>
      <w:r>
        <w:rPr>
          <w:rFonts w:ascii="Cambria" w:hAnsi="Cambria" w:cs="Times New Roman"/>
          <w:sz w:val="24"/>
          <w:szCs w:val="24"/>
        </w:rPr>
        <w:t>Above is the power and USB schematic…</w:t>
      </w:r>
    </w:p>
    <w:p w14:paraId="1D6644F8" w14:textId="77777777" w:rsidR="0000512C" w:rsidRDefault="0000512C" w:rsidP="00B539A8">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lastRenderedPageBreak/>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lastRenderedPageBreak/>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lastRenderedPageBreak/>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F042F6. However, this would mean we would not be able to utilize the ESP-DASH feature of the ESP32. So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B089E9C" w:rsidR="0001481A" w:rsidRDefault="0001481A" w:rsidP="00BD7918">
      <w:pPr>
        <w:rPr>
          <w:rFonts w:ascii="Cambria" w:hAnsi="Cambria" w:cs="Times New Roman"/>
          <w:sz w:val="24"/>
          <w:szCs w:val="24"/>
        </w:rPr>
      </w:pPr>
      <w:r>
        <w:rPr>
          <w:rFonts w:ascii="Cambria" w:hAnsi="Cambria" w:cs="Times New Roman"/>
          <w:sz w:val="24"/>
          <w:szCs w:val="24"/>
        </w:rPr>
        <w:t>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w:t>
      </w:r>
      <w:r>
        <w:rPr>
          <w:rFonts w:ascii="Cambria" w:hAnsi="Cambria" w:cs="Times New Roman"/>
          <w:sz w:val="24"/>
          <w:szCs w:val="24"/>
        </w:rPr>
        <w:lastRenderedPageBreak/>
        <w:t xml:space="preserve">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68DCB6F"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297D0C7" w14:textId="77777777" w:rsidR="00DB2AAD" w:rsidRPr="00DB2AAD" w:rsidRDefault="000316A1" w:rsidP="00DB2AAD">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DB2AAD" w:rsidRPr="00DB2AAD">
        <w:rPr>
          <w:rFonts w:ascii="Cambria" w:hAnsi="Cambria" w:cs="Times New Roman"/>
          <w:kern w:val="0"/>
          <w:sz w:val="24"/>
        </w:rPr>
        <w:t>[1]</w:t>
      </w:r>
      <w:r w:rsidR="00DB2AAD" w:rsidRPr="00DB2AAD">
        <w:rPr>
          <w:rFonts w:ascii="Cambria" w:hAnsi="Cambria" w:cs="Times New Roman"/>
          <w:kern w:val="0"/>
          <w:sz w:val="24"/>
        </w:rPr>
        <w:tab/>
        <w:t>“I2C-bus specification and user manual,” vol. 2021, 2021.</w:t>
      </w:r>
    </w:p>
    <w:p w14:paraId="15311C84"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2]</w:t>
      </w:r>
      <w:r w:rsidRPr="00DB2AAD">
        <w:rPr>
          <w:rFonts w:ascii="Cambria" w:hAnsi="Cambria" w:cs="Times New Roman"/>
          <w:kern w:val="0"/>
          <w:sz w:val="24"/>
        </w:rPr>
        <w:tab/>
        <w:t>“USB Type-C® Cable and Connector Specification | USB-IF.” Accessed: Dec. 05, 2024. [Online]. Available: https://www.usb.org/usb-type-cr-cable-and-connector-specification</w:t>
      </w:r>
    </w:p>
    <w:p w14:paraId="181FAC9B"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3]</w:t>
      </w:r>
      <w:r w:rsidRPr="00DB2AAD">
        <w:rPr>
          <w:rFonts w:ascii="Cambria" w:hAnsi="Cambria" w:cs="Times New Roman"/>
          <w:kern w:val="0"/>
          <w:sz w:val="24"/>
        </w:rPr>
        <w:tab/>
        <w:t>“ESP32-S3-WROOM-1  ESP32-S3-WROOM-1U  Datasheet Version 1.4.” Accessed: Dec. 03, 2024. [Online]. Available: https://www.espressif.com/sites/default/files/documentation/esp32-s3-wroom-1_wroom-1u_datasheet_en.pdf</w:t>
      </w:r>
    </w:p>
    <w:p w14:paraId="122D66B7"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4]</w:t>
      </w:r>
      <w:r w:rsidRPr="00DB2AAD">
        <w:rPr>
          <w:rFonts w:ascii="Cambria" w:hAnsi="Cambria" w:cs="Times New Roman"/>
          <w:kern w:val="0"/>
          <w:sz w:val="24"/>
        </w:rPr>
        <w:tab/>
        <w:t>“IEEE Standards Association,” IEEE Standards Association. Accessed: Dec. 03, 2024. [Online]. Available: https://standards.ieee.org/ieee/802.11n/3952/</w:t>
      </w:r>
    </w:p>
    <w:p w14:paraId="72CA3AFE"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5]</w:t>
      </w:r>
      <w:r w:rsidRPr="00DB2AAD">
        <w:rPr>
          <w:rFonts w:ascii="Cambria" w:hAnsi="Cambria" w:cs="Times New Roman"/>
          <w:kern w:val="0"/>
          <w:sz w:val="24"/>
        </w:rPr>
        <w:tab/>
        <w:t>“The Standard : Standard C++.” Accessed: Dec. 05, 2024. [Online]. Available: https://isocpp.org/std/the-standard</w:t>
      </w:r>
    </w:p>
    <w:p w14:paraId="54635C95" w14:textId="22D50CAB"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06B090" w14:textId="77777777" w:rsidR="00D623F1" w:rsidRDefault="00D623F1" w:rsidP="0052332A">
      <w:pPr>
        <w:spacing w:after="0" w:line="240" w:lineRule="auto"/>
      </w:pPr>
      <w:r>
        <w:separator/>
      </w:r>
    </w:p>
  </w:endnote>
  <w:endnote w:type="continuationSeparator" w:id="0">
    <w:p w14:paraId="3CB38654" w14:textId="77777777" w:rsidR="00D623F1" w:rsidRDefault="00D623F1"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5F0DAB" w14:textId="77777777" w:rsidR="00D623F1" w:rsidRDefault="00D623F1" w:rsidP="0052332A">
      <w:pPr>
        <w:spacing w:after="0" w:line="240" w:lineRule="auto"/>
      </w:pPr>
      <w:r>
        <w:separator/>
      </w:r>
    </w:p>
  </w:footnote>
  <w:footnote w:type="continuationSeparator" w:id="0">
    <w:p w14:paraId="04942609" w14:textId="77777777" w:rsidR="00D623F1" w:rsidRDefault="00D623F1"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0512C"/>
    <w:rsid w:val="00010083"/>
    <w:rsid w:val="0001481A"/>
    <w:rsid w:val="00021245"/>
    <w:rsid w:val="00031010"/>
    <w:rsid w:val="000316A1"/>
    <w:rsid w:val="00084636"/>
    <w:rsid w:val="000856F1"/>
    <w:rsid w:val="00093401"/>
    <w:rsid w:val="000C6816"/>
    <w:rsid w:val="00105051"/>
    <w:rsid w:val="0011105D"/>
    <w:rsid w:val="00150462"/>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953E5"/>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571FF"/>
    <w:rsid w:val="006811FA"/>
    <w:rsid w:val="00692902"/>
    <w:rsid w:val="006A4314"/>
    <w:rsid w:val="006A5FAE"/>
    <w:rsid w:val="006C6E49"/>
    <w:rsid w:val="006E1903"/>
    <w:rsid w:val="006F1D1B"/>
    <w:rsid w:val="0070291E"/>
    <w:rsid w:val="00707751"/>
    <w:rsid w:val="0072218B"/>
    <w:rsid w:val="00747BBF"/>
    <w:rsid w:val="00764666"/>
    <w:rsid w:val="00786FDD"/>
    <w:rsid w:val="00787BAE"/>
    <w:rsid w:val="00797C67"/>
    <w:rsid w:val="007B0341"/>
    <w:rsid w:val="007C2610"/>
    <w:rsid w:val="00800DCF"/>
    <w:rsid w:val="00812BBF"/>
    <w:rsid w:val="00825F1C"/>
    <w:rsid w:val="00845732"/>
    <w:rsid w:val="008B2E8F"/>
    <w:rsid w:val="008B3409"/>
    <w:rsid w:val="008D312C"/>
    <w:rsid w:val="0092362F"/>
    <w:rsid w:val="00932867"/>
    <w:rsid w:val="00942E51"/>
    <w:rsid w:val="009519EF"/>
    <w:rsid w:val="00956542"/>
    <w:rsid w:val="009825B2"/>
    <w:rsid w:val="009A685F"/>
    <w:rsid w:val="009B04AC"/>
    <w:rsid w:val="009B0E14"/>
    <w:rsid w:val="009B4F92"/>
    <w:rsid w:val="009C0338"/>
    <w:rsid w:val="009D119C"/>
    <w:rsid w:val="00A020C8"/>
    <w:rsid w:val="00A1527F"/>
    <w:rsid w:val="00A22E97"/>
    <w:rsid w:val="00A52B76"/>
    <w:rsid w:val="00AA6BE5"/>
    <w:rsid w:val="00AC3AA2"/>
    <w:rsid w:val="00AC631A"/>
    <w:rsid w:val="00B001B1"/>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94A01"/>
    <w:rsid w:val="00CB1245"/>
    <w:rsid w:val="00CC492B"/>
    <w:rsid w:val="00D07DE2"/>
    <w:rsid w:val="00D623F1"/>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536BA"/>
    <w:rsid w:val="00F55599"/>
    <w:rsid w:val="00F91601"/>
    <w:rsid w:val="00F918DF"/>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 w:type="paragraph" w:styleId="Caption">
    <w:name w:val="caption"/>
    <w:basedOn w:val="Normal"/>
    <w:next w:val="Normal"/>
    <w:uiPriority w:val="35"/>
    <w:unhideWhenUsed/>
    <w:qFormat/>
    <w:rsid w:val="00AC3AA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6</TotalTime>
  <Pages>20</Pages>
  <Words>3643</Words>
  <Characters>2077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Tannyr Singleterry</cp:lastModifiedBy>
  <cp:revision>56</cp:revision>
  <dcterms:created xsi:type="dcterms:W3CDTF">2024-10-09T16:46:00Z</dcterms:created>
  <dcterms:modified xsi:type="dcterms:W3CDTF">2024-12-1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RN2Vm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